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01F0" w:rsidRDefault="00DE01F0" w:rsidP="009C1D1B">
      <w:pPr>
        <w:rPr>
          <w:rFonts w:cs="Times New Roman"/>
          <w:b/>
          <w:sz w:val="48"/>
          <w:szCs w:val="32"/>
        </w:rPr>
      </w:pPr>
    </w:p>
    <w:p w:rsidR="00CD6191" w:rsidRDefault="00CD6191" w:rsidP="00CD6191">
      <w:pPr>
        <w:jc w:val="center"/>
        <w:rPr>
          <w:rFonts w:cs="Times New Roman"/>
          <w:b/>
          <w:sz w:val="48"/>
          <w:szCs w:val="32"/>
        </w:rPr>
      </w:pPr>
      <w:r w:rsidRPr="00CD6191">
        <w:rPr>
          <w:rFonts w:cs="Times New Roman"/>
          <w:b/>
          <w:sz w:val="48"/>
          <w:szCs w:val="32"/>
        </w:rPr>
        <w:t xml:space="preserve">Literature Review &amp; Thesis Writing </w:t>
      </w:r>
    </w:p>
    <w:p w:rsidR="00CD6191" w:rsidRDefault="00CD6191" w:rsidP="00CD6191">
      <w:pPr>
        <w:jc w:val="center"/>
        <w:rPr>
          <w:rFonts w:cs="Times New Roman"/>
          <w:b/>
          <w:sz w:val="28"/>
          <w:szCs w:val="32"/>
        </w:rPr>
      </w:pPr>
      <w:r w:rsidRPr="00235672">
        <w:rPr>
          <w:rFonts w:cs="Times New Roman"/>
          <w:b/>
          <w:sz w:val="28"/>
          <w:szCs w:val="32"/>
        </w:rPr>
        <w:t>(</w:t>
      </w:r>
      <w:r w:rsidRPr="00CD6191">
        <w:rPr>
          <w:rFonts w:cs="Times New Roman"/>
          <w:b/>
          <w:sz w:val="28"/>
          <w:szCs w:val="32"/>
        </w:rPr>
        <w:t>IN 5910</w:t>
      </w:r>
      <w:r w:rsidRPr="00235672">
        <w:rPr>
          <w:rFonts w:cs="Times New Roman"/>
          <w:b/>
          <w:sz w:val="28"/>
          <w:szCs w:val="32"/>
        </w:rPr>
        <w:t>)</w:t>
      </w:r>
    </w:p>
    <w:p w:rsidR="00CD6191" w:rsidRPr="00235672" w:rsidRDefault="00CD6191" w:rsidP="00CD6191">
      <w:pPr>
        <w:jc w:val="center"/>
        <w:rPr>
          <w:rFonts w:cs="Times New Roman"/>
          <w:sz w:val="36"/>
          <w:szCs w:val="32"/>
        </w:rPr>
      </w:pPr>
      <w:r w:rsidRPr="00235672">
        <w:rPr>
          <w:rFonts w:cs="Times New Roman"/>
          <w:b/>
          <w:sz w:val="36"/>
          <w:szCs w:val="32"/>
        </w:rPr>
        <w:t>Assignment</w:t>
      </w:r>
    </w:p>
    <w:p w:rsidR="00CD6191" w:rsidRDefault="00CD6191" w:rsidP="00CD6191">
      <w:pPr>
        <w:jc w:val="center"/>
        <w:rPr>
          <w:rFonts w:cs="Times New Roman"/>
          <w:sz w:val="32"/>
          <w:szCs w:val="32"/>
        </w:rPr>
      </w:pPr>
    </w:p>
    <w:p w:rsidR="00CD6191" w:rsidRPr="002029B2" w:rsidRDefault="00CD6191" w:rsidP="00CD6191">
      <w:pPr>
        <w:jc w:val="center"/>
        <w:rPr>
          <w:rFonts w:cs="Times New Roman"/>
        </w:rPr>
      </w:pPr>
    </w:p>
    <w:p w:rsidR="00CD6191" w:rsidRPr="002029B2" w:rsidRDefault="00CD6191" w:rsidP="00CD6191">
      <w:pPr>
        <w:jc w:val="center"/>
        <w:rPr>
          <w:rFonts w:cs="Times New Roman"/>
        </w:rPr>
      </w:pPr>
      <w:r w:rsidRPr="002029B2">
        <w:rPr>
          <w:rFonts w:cs="Times New Roman"/>
          <w:szCs w:val="24"/>
        </w:rPr>
        <w:t>D.N.H Senevirathna</w:t>
      </w:r>
    </w:p>
    <w:p w:rsidR="00CD6191" w:rsidRDefault="00CD6191" w:rsidP="00CD6191">
      <w:pPr>
        <w:jc w:val="center"/>
        <w:rPr>
          <w:rFonts w:cs="Times New Roman"/>
          <w:szCs w:val="24"/>
        </w:rPr>
      </w:pPr>
      <w:r w:rsidRPr="00EA794A">
        <w:rPr>
          <w:rFonts w:cs="Times New Roman"/>
          <w:szCs w:val="24"/>
        </w:rPr>
        <w:t>139180A</w:t>
      </w: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Pr="002029B2" w:rsidRDefault="00CD6191" w:rsidP="00CD6191">
      <w:pPr>
        <w:jc w:val="center"/>
        <w:rPr>
          <w:rFonts w:cs="Times New Roman"/>
        </w:rPr>
      </w:pPr>
    </w:p>
    <w:p w:rsidR="00CD6191" w:rsidRPr="002029B2" w:rsidRDefault="00CD6191" w:rsidP="00CD6191">
      <w:pPr>
        <w:jc w:val="center"/>
        <w:rPr>
          <w:rFonts w:cs="Times New Roman"/>
        </w:rPr>
      </w:pPr>
      <w:r w:rsidRPr="00EF03FB">
        <w:rPr>
          <w:rFonts w:cs="Times New Roman"/>
          <w:szCs w:val="24"/>
        </w:rPr>
        <w:t>Faculty of Information Technology</w:t>
      </w:r>
    </w:p>
    <w:p w:rsidR="00CD6191" w:rsidRDefault="00CD6191" w:rsidP="00CD6191">
      <w:pPr>
        <w:jc w:val="center"/>
        <w:rPr>
          <w:rFonts w:cs="Times New Roman"/>
          <w:szCs w:val="24"/>
        </w:rPr>
      </w:pPr>
      <w:r w:rsidRPr="00EF03FB">
        <w:rPr>
          <w:rFonts w:cs="Times New Roman"/>
          <w:szCs w:val="24"/>
        </w:rPr>
        <w:t>University of Moratuwa</w:t>
      </w:r>
    </w:p>
    <w:p w:rsidR="00482A76" w:rsidRDefault="00482A76"/>
    <w:p w:rsidR="005F1211" w:rsidRPr="00621F7A" w:rsidRDefault="005F1211" w:rsidP="005F1211">
      <w:pPr>
        <w:rPr>
          <w:b/>
        </w:rPr>
      </w:pPr>
      <w:r w:rsidRPr="00621F7A">
        <w:rPr>
          <w:b/>
        </w:rPr>
        <w:lastRenderedPageBreak/>
        <w:t>Different Types of Vehicle tracking systems</w:t>
      </w:r>
    </w:p>
    <w:p w:rsidR="005F1211" w:rsidRDefault="0006192B" w:rsidP="008F3F74">
      <w:r>
        <w:t xml:space="preserve">In their study, </w:t>
      </w:r>
      <w:r w:rsidR="005F1211" w:rsidRPr="005F1211">
        <w:t xml:space="preserve">Benjamin </w:t>
      </w:r>
      <w:proofErr w:type="spellStart"/>
      <w:r w:rsidR="005F1211" w:rsidRPr="005F1211">
        <w:t>Coifman</w:t>
      </w:r>
      <w:proofErr w:type="spellEnd"/>
      <w:r w:rsidR="005F1211" w:rsidRPr="005F1211">
        <w:t xml:space="preserve">, David </w:t>
      </w:r>
      <w:proofErr w:type="spellStart"/>
      <w:r w:rsidR="005F1211" w:rsidRPr="005F1211">
        <w:t>Beymer</w:t>
      </w:r>
      <w:proofErr w:type="spellEnd"/>
      <w:r w:rsidR="005F1211" w:rsidRPr="005F1211">
        <w:t>, and coworkers have proposed a real time computer vision system for vehicle tracking and traffic surveillance</w:t>
      </w:r>
      <w:r w:rsidR="009D0F99">
        <w:t xml:space="preserve"> under challenging conditions</w:t>
      </w:r>
      <w:r w:rsidR="005644E7">
        <w:t xml:space="preserve"> </w:t>
      </w:r>
      <w:r w:rsidR="005644E7">
        <w:fldChar w:fldCharType="begin"/>
      </w:r>
      <w:r w:rsidR="005644E7">
        <w:instrText xml:space="preserve"> ADDIN ZOTERO_ITEM CSL_CITATION {"citationID":"1ip7e40qbk","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5644E7">
        <w:fldChar w:fldCharType="separate"/>
      </w:r>
      <w:r w:rsidR="005644E7" w:rsidRPr="005644E7">
        <w:rPr>
          <w:rFonts w:cs="Times New Roman"/>
        </w:rPr>
        <w:t>(</w:t>
      </w:r>
      <w:proofErr w:type="spellStart"/>
      <w:r w:rsidR="005644E7" w:rsidRPr="005644E7">
        <w:rPr>
          <w:rFonts w:cs="Times New Roman"/>
        </w:rPr>
        <w:t>Coifman</w:t>
      </w:r>
      <w:proofErr w:type="spellEnd"/>
      <w:r w:rsidR="005644E7" w:rsidRPr="005644E7">
        <w:rPr>
          <w:rFonts w:cs="Times New Roman"/>
        </w:rPr>
        <w:t xml:space="preserve"> et al., 1998)</w:t>
      </w:r>
      <w:r w:rsidR="005644E7">
        <w:fldChar w:fldCharType="end"/>
      </w:r>
      <w:r w:rsidR="005F1211">
        <w:t>.</w:t>
      </w:r>
      <w:r>
        <w:t xml:space="preserve"> Their work is based </w:t>
      </w:r>
      <w:r w:rsidR="005F1211" w:rsidRPr="005F1211">
        <w:t xml:space="preserve">on </w:t>
      </w:r>
      <w:r w:rsidR="00F04A4A" w:rsidRPr="00F04A4A">
        <w:t>an algorithm to di</w:t>
      </w:r>
      <w:r w:rsidR="00F04A4A">
        <w:rPr>
          <w:rFonts w:cs="Times New Roman"/>
        </w:rPr>
        <w:t>ff</w:t>
      </w:r>
      <w:r w:rsidR="00F04A4A" w:rsidRPr="00F04A4A">
        <w:t>erentiate vehicles from shadows</w:t>
      </w:r>
      <w:r w:rsidR="00F04A4A">
        <w:t xml:space="preserve"> by Chao and coworkers </w:t>
      </w:r>
      <w:r w:rsidR="00F04A4A">
        <w:fldChar w:fldCharType="begin"/>
      </w:r>
      <w:r w:rsidR="00F04A4A">
        <w:instrText xml:space="preserve"> ADDIN ZOTERO_ITEM CSL_CITATION {"citationID":"860prdhvp","properties":{"formattedCitation":"(Chao et al., 1996)","plainCitation":"(Chao et al., 1996)"},"citationItems":[{"id":64,"uris":["http://zotero.org/users/local/sJE0dvf3/items/TFD5EK9P"],"uri":["http://zotero.org/users/local/sJE0dvf3/items/TFD5EK9P"],"itemData":{"id":64,"type":"paper-conference","title":"Vehicle detection and classiffication in shadowy traffic images using wavelets and neural networks","container-title":"SPIE Proc","publisher-place":"Boston, MA","page":"136-147","volume":"2902","event":"Transportation Sensors and Controls: Collision Avoidance, Traffic Management, and ITS","event-place":"Boston, MA","abstract":"A vision-based traffic surveillance processor is being developed at JPL. This processor uses innovative image segmentation and classification techniques for vehicles in freeway images, including those with large shadows. These results enable the computation of many useful traffic parameters. A wavelet-based algorithm has been developed for vehicle detection and segmentation. Specifically, two types of mother wavelet has been created and tested: the first for shape-size discrimination of vehicles from their background; and the second for locating where vehicles join their shadows, thus enabling segmentation of the vehicles from their shadows. Combining these two wavelets enables robust segmentation of vehicles from busy freeways. This method reduces the false-alarm rate in vehicle counts, since shadows are no longer mistaken for vehicles. We use neural networks for vehicle classification. To reduce system complexity and training time, we use, as preprocessors, several feature extraction methods, such as invariant-moment and Hermite-moment computations. This preprocessing enables orders of magnitude reductions in training time and a great increase in classification accuracy.","URL":"http://dx.doi.org/10.1117/12.267139","author":[{"family":"Chao","given":"Tien-Hsin"},{"family":"Lau","given":"Brian"},{"family":"Park","given":"Youngchul"}],"issued":{"date-parts":[["1996",11,18]]}}}],"schema":"https://github.com/citation-style-language/schema/raw/master/csl-citation.json"} </w:instrText>
      </w:r>
      <w:r w:rsidR="00F04A4A">
        <w:fldChar w:fldCharType="separate"/>
      </w:r>
      <w:r w:rsidR="00F04A4A" w:rsidRPr="00F04A4A">
        <w:rPr>
          <w:rFonts w:cs="Times New Roman"/>
        </w:rPr>
        <w:t>(Chao et al., 1996)</w:t>
      </w:r>
      <w:r w:rsidR="00F04A4A">
        <w:fldChar w:fldCharType="end"/>
      </w:r>
      <w:r w:rsidR="009D0F99">
        <w:t>.</w:t>
      </w:r>
      <w:r w:rsidR="00991584">
        <w:t xml:space="preserve">  According to the</w:t>
      </w:r>
      <w:r w:rsidR="005F1211" w:rsidRPr="005F1211">
        <w:t xml:space="preserve"> study</w:t>
      </w:r>
      <w:r w:rsidR="00991584">
        <w:t xml:space="preserve"> </w:t>
      </w:r>
      <w:r w:rsidR="00896997">
        <w:t xml:space="preserve">by </w:t>
      </w:r>
      <w:r w:rsidR="00991584" w:rsidRPr="005F1211">
        <w:t xml:space="preserve">Benjamin </w:t>
      </w:r>
      <w:proofErr w:type="spellStart"/>
      <w:r w:rsidR="00991584" w:rsidRPr="005F1211">
        <w:t>Coifman</w:t>
      </w:r>
      <w:proofErr w:type="spellEnd"/>
      <w:r w:rsidR="00991584" w:rsidRPr="005F1211">
        <w:t xml:space="preserve">, David </w:t>
      </w:r>
      <w:proofErr w:type="spellStart"/>
      <w:r w:rsidR="00991584" w:rsidRPr="005F1211">
        <w:t>Beymer</w:t>
      </w:r>
      <w:proofErr w:type="spellEnd"/>
      <w:r w:rsidR="00991584" w:rsidRPr="005F1211">
        <w:t>, and coworkers</w:t>
      </w:r>
      <w:r w:rsidR="005F1211" w:rsidRPr="005F1211">
        <w:t xml:space="preserve">, the existing systems for </w:t>
      </w:r>
      <w:r w:rsidR="00991584" w:rsidRPr="005F1211">
        <w:t>vehicle tracking and traffic surveillance</w:t>
      </w:r>
      <w:r w:rsidR="005F1211" w:rsidRPr="005F1211">
        <w:t xml:space="preserve"> have problems with </w:t>
      </w:r>
      <w:r w:rsidR="00991584">
        <w:t>accurately tracking vehicles</w:t>
      </w:r>
      <w:r w:rsidR="00825AC1">
        <w:t xml:space="preserve"> under </w:t>
      </w:r>
      <w:r w:rsidR="00C729C5">
        <w:t>conditions like</w:t>
      </w:r>
      <w:r w:rsidR="00C729C5" w:rsidRPr="00C729C5">
        <w:t xml:space="preserve"> </w:t>
      </w:r>
      <w:r w:rsidR="00C729C5">
        <w:t>con</w:t>
      </w:r>
      <w:r w:rsidR="00C729C5">
        <w:t>gestion, occlusion, lighting transitions between night/day and day/night, camera vibration due to</w:t>
      </w:r>
      <w:r w:rsidR="00C729C5">
        <w:t xml:space="preserve"> </w:t>
      </w:r>
      <w:r w:rsidR="00C729C5">
        <w:t>wind, and long shadows linking vehicles together</w:t>
      </w:r>
      <w:r w:rsidR="00C729C5">
        <w:t>. Therefore, in this system, they have</w:t>
      </w:r>
      <w:r w:rsidR="005F1211" w:rsidRPr="005F1211">
        <w:t xml:space="preserve"> proposed to track vehicle features instead of tracking entire vehicles, making the system robust and the system less sensitive to </w:t>
      </w:r>
      <w:r w:rsidR="00C729C5">
        <w:t>the problem raised in these challenging conditions</w:t>
      </w:r>
      <w:r w:rsidR="005F1211" w:rsidRPr="005F1211">
        <w:t xml:space="preserve">. In their work, they have developed an algorithm and by tracking in daylight and nighttime conditions, the system itself </w:t>
      </w:r>
      <w:r w:rsidR="00C729C5">
        <w:t>allowed to</w:t>
      </w:r>
      <w:r w:rsidR="005F1211" w:rsidRPr="005F1211">
        <w:t xml:space="preserve">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rsidR="008F3F74">
        <w:t xml:space="preserve">. However this system has not been tested under all challenging </w:t>
      </w:r>
      <w:r w:rsidR="008F3F74" w:rsidRPr="008F3F74">
        <w:t xml:space="preserve">conditions </w:t>
      </w:r>
      <w:r w:rsidR="008F3F74">
        <w:t xml:space="preserve">mentioned </w:t>
      </w:r>
      <w:r w:rsidR="008F3F74" w:rsidRPr="008F3F74">
        <w:t>here</w:t>
      </w:r>
      <w:r w:rsidR="008F3F74">
        <w:t xml:space="preserve"> due to space constrains. Furthermore they have detected some errors in flow and density </w:t>
      </w:r>
      <w:r w:rsidR="008F3F74">
        <w:t xml:space="preserve">primarily due to missed or </w:t>
      </w:r>
      <w:r w:rsidR="008F3F74">
        <w:t xml:space="preserve">over segmented vehicles by the system </w:t>
      </w:r>
      <w:r w:rsidR="008F3F74">
        <w:fldChar w:fldCharType="begin"/>
      </w:r>
      <w:r w:rsidR="008F3F74">
        <w:instrText xml:space="preserve"> ADDIN ZOTERO_ITEM CSL_CITATION {"citationID":"1nj6hl00g7","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8F3F74">
        <w:fldChar w:fldCharType="separate"/>
      </w:r>
      <w:r w:rsidR="008F3F74" w:rsidRPr="008F3F74">
        <w:rPr>
          <w:rFonts w:cs="Times New Roman"/>
        </w:rPr>
        <w:t>(</w:t>
      </w:r>
      <w:proofErr w:type="spellStart"/>
      <w:r w:rsidR="008F3F74" w:rsidRPr="008F3F74">
        <w:rPr>
          <w:rFonts w:cs="Times New Roman"/>
        </w:rPr>
        <w:t>Coifman</w:t>
      </w:r>
      <w:proofErr w:type="spellEnd"/>
      <w:r w:rsidR="008F3F74" w:rsidRPr="008F3F74">
        <w:rPr>
          <w:rFonts w:cs="Times New Roman"/>
        </w:rPr>
        <w:t xml:space="preserve"> et al., 1998)</w:t>
      </w:r>
      <w:r w:rsidR="008F3F74">
        <w:fldChar w:fldCharType="end"/>
      </w:r>
      <w:r w:rsidR="005F1211" w:rsidRPr="005F1211">
        <w:t xml:space="preserve">. </w:t>
      </w:r>
    </w:p>
    <w:p w:rsidR="00825AC1" w:rsidRDefault="00825AC1" w:rsidP="005F1211"/>
    <w:p w:rsidR="00825AC1" w:rsidRPr="005F1211" w:rsidRDefault="00825AC1" w:rsidP="005F1211">
      <w:r w:rsidRPr="005F1211">
        <w:t>A similar study has done by D.J. Dailey and his coworkers to extract vehicular speed information from a given sequence of real-time traffic images</w:t>
      </w:r>
      <w:r>
        <w:t xml:space="preserve"> </w:t>
      </w:r>
      <w:r>
        <w:fldChar w:fldCharType="begin"/>
      </w:r>
      <w:r>
        <w:instrText xml:space="preserve"> ADDIN ZOTERO_ITEM CSL_CITATION {"citationID":"1uj9mjp4jk","properties":{"formattedCitation":"(Dailey et al., 2000)","plainCitation":"(Dailey et al., 2000)"},"citationItems":[{"id":21,"uris":["http://zotero.org/users/local/sJE0dvf3/items/UXEBWCQT"],"uri":["http://zotero.org/users/local/sJE0dvf3/items/UXEBWCQT"],"itemData":{"id":21,"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Pr="00991584">
        <w:rPr>
          <w:rFonts w:cs="Times New Roman"/>
        </w:rPr>
        <w:t>(Dailey et al., 2000)</w:t>
      </w:r>
      <w:r>
        <w:fldChar w:fldCharType="end"/>
      </w:r>
      <w:r>
        <w:t>.</w:t>
      </w:r>
      <w:r w:rsidR="00025CE0">
        <w:t xml:space="preserve"> </w:t>
      </w:r>
      <w:bookmarkStart w:id="0" w:name="_GoBack"/>
      <w:bookmarkEnd w:id="0"/>
    </w:p>
    <w:p w:rsidR="005F1211" w:rsidRPr="005F1211" w:rsidRDefault="005F1211" w:rsidP="005F1211">
      <w:proofErr w:type="spellStart"/>
      <w:r w:rsidRPr="005F1211">
        <w:t>Noppadol</w:t>
      </w:r>
      <w:proofErr w:type="spellEnd"/>
      <w:r w:rsidRPr="005F1211">
        <w:t xml:space="preserve"> </w:t>
      </w:r>
      <w:proofErr w:type="spellStart"/>
      <w:r w:rsidRPr="005F1211">
        <w:t>Chadil</w:t>
      </w:r>
      <w:proofErr w:type="spellEnd"/>
      <w:r w:rsidRPr="005F1211">
        <w:t xml:space="preserve"> and his coworkers, they have proposed an open source GPS tracking system named as Goo-Tracking system, using hardware and open source software [18]. It is a different approach than of system proposed by Benjamin </w:t>
      </w:r>
      <w:proofErr w:type="spellStart"/>
      <w:r w:rsidRPr="005F1211">
        <w:t>Coifman</w:t>
      </w:r>
      <w:proofErr w:type="spellEnd"/>
      <w:r w:rsidRPr="005F1211">
        <w:t xml:space="preserve">, David </w:t>
      </w:r>
      <w:proofErr w:type="spellStart"/>
      <w:r w:rsidRPr="005F1211">
        <w:t>Beymer</w:t>
      </w:r>
      <w:proofErr w:type="spellEnd"/>
      <w:r w:rsidRPr="005F1211">
        <w:t xml:space="preserve">, and coworkers based on image </w:t>
      </w:r>
      <w:proofErr w:type="gramStart"/>
      <w:r w:rsidRPr="005F1211">
        <w:t>processing[</w:t>
      </w:r>
      <w:proofErr w:type="gramEnd"/>
      <w:r w:rsidRPr="005F1211">
        <w:t xml:space="preserve">16].  Their proposed system includes a Global Positioning System (GPS) module to locate vehicle and a General 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w:t>
      </w:r>
      <w:r w:rsidRPr="005F1211">
        <w:lastRenderedPageBreak/>
        <w:t xml:space="preserve">be used for lost vehicle tracking by integrating with a car alarm system. The sensors are to report vehicle status information to the server, which will be useful for information processing and for intelligent tracking </w:t>
      </w:r>
      <w:proofErr w:type="gramStart"/>
      <w:r w:rsidRPr="005F1211">
        <w:t>management[</w:t>
      </w:r>
      <w:proofErr w:type="gramEnd"/>
      <w:r w:rsidRPr="005F1211">
        <w:t xml:space="preserve">18]. </w:t>
      </w:r>
    </w:p>
    <w:p w:rsidR="005F1211" w:rsidRPr="005F1211" w:rsidRDefault="005F1211" w:rsidP="005F1211">
      <w:r w:rsidRPr="005F1211">
        <w:t>By comparing two different approaches on vehicle tracking, the second approach based on GPS/GPRS appears to be simpler and feasible to implement with minimum effort and cost.</w:t>
      </w:r>
    </w:p>
    <w:p w:rsidR="005F1211" w:rsidRPr="005F1211" w:rsidRDefault="005F1211" w:rsidP="005F1211">
      <w:r w:rsidRPr="005F1211">
        <w:t>The above study shows certain limitations of both approaches on vehicle tracking.</w:t>
      </w:r>
    </w:p>
    <w:p w:rsidR="005F1211" w:rsidRPr="005F1211" w:rsidRDefault="005F1211" w:rsidP="005F1211">
      <w:r w:rsidRPr="005F1211">
        <w:t>Research</w:t>
      </w:r>
      <w:r w:rsidRPr="005F1211">
        <w:tab/>
        <w:t>Limitation</w:t>
      </w:r>
    </w:p>
    <w:p w:rsidR="005F1211" w:rsidRPr="005F1211" w:rsidRDefault="005F1211" w:rsidP="005F1211">
      <w:r w:rsidRPr="005F1211">
        <w:t>Real time computer vision system for vehicle tracking (</w:t>
      </w:r>
      <w:proofErr w:type="spellStart"/>
      <w:r w:rsidRPr="005F1211">
        <w:t>Coifman</w:t>
      </w:r>
      <w:proofErr w:type="spellEnd"/>
      <w:r w:rsidRPr="005F1211">
        <w:t xml:space="preserve"> et al., 1998)</w:t>
      </w:r>
      <w:r w:rsidRPr="005F1211">
        <w:tab/>
      </w:r>
      <w:proofErr w:type="gramStart"/>
      <w:r w:rsidRPr="005F1211">
        <w:t>One</w:t>
      </w:r>
      <w:proofErr w:type="gramEnd"/>
      <w:r w:rsidRPr="005F1211">
        <w:t xml:space="preserve"> major limitation of this system is the cost related with implementing</w:t>
      </w:r>
    </w:p>
    <w:p w:rsidR="005F1211" w:rsidRPr="005F1211" w:rsidRDefault="005F1211" w:rsidP="005F1211">
      <w:r w:rsidRPr="005F1211">
        <w:t>GPS tracking system (Goo-Tracking system) (</w:t>
      </w:r>
      <w:proofErr w:type="spellStart"/>
      <w:r w:rsidRPr="005F1211">
        <w:t>Chadil</w:t>
      </w:r>
      <w:proofErr w:type="spellEnd"/>
      <w:r w:rsidRPr="005F1211">
        <w:t xml:space="preserve"> et al., 2008)</w:t>
      </w:r>
    </w:p>
    <w:p w:rsidR="005F1211" w:rsidRPr="005F1211" w:rsidRDefault="005F1211" w:rsidP="005F1211">
      <w:r w:rsidRPr="005F1211">
        <w:tab/>
        <w:t>A limitation of this system in practical usage is, it requires a GPS module to be implemented inside the vehicle. Therefore this method will not be suitable in applications like public traffic management.</w:t>
      </w:r>
    </w:p>
    <w:p w:rsidR="005F1211" w:rsidRPr="005F1211" w:rsidRDefault="005F1211" w:rsidP="005F1211">
      <w:pPr>
        <w:rPr>
          <w:rFonts w:asciiTheme="minorHAnsi" w:hAnsiTheme="minorHAnsi"/>
          <w:b/>
          <w:bCs/>
          <w:sz w:val="22"/>
        </w:rPr>
      </w:pPr>
    </w:p>
    <w:p w:rsidR="005F1211" w:rsidRDefault="005F1211" w:rsidP="001666AE">
      <w:pPr>
        <w:rPr>
          <w:rFonts w:eastAsia="Calibri" w:cs="Times New Roman"/>
          <w:szCs w:val="24"/>
        </w:rPr>
      </w:pPr>
    </w:p>
    <w:p w:rsidR="005F1211" w:rsidRDefault="005F1211" w:rsidP="001666AE">
      <w:pPr>
        <w:rPr>
          <w:rFonts w:eastAsia="Calibri" w:cs="Times New Roman"/>
          <w:szCs w:val="24"/>
        </w:rPr>
      </w:pPr>
    </w:p>
    <w:p w:rsidR="005F1211" w:rsidRDefault="005F1211" w:rsidP="001666AE">
      <w:pPr>
        <w:rPr>
          <w:rFonts w:eastAsia="Calibri" w:cs="Times New Roman"/>
          <w:szCs w:val="24"/>
        </w:rPr>
      </w:pPr>
    </w:p>
    <w:p w:rsidR="001666AE" w:rsidRPr="001666AE" w:rsidRDefault="001666AE" w:rsidP="001666AE">
      <w:pPr>
        <w:rPr>
          <w:rFonts w:eastAsia="Calibri" w:cs="Times New Roman"/>
          <w:szCs w:val="24"/>
        </w:rPr>
      </w:pPr>
      <w:proofErr w:type="spellStart"/>
      <w:r w:rsidRPr="001666AE">
        <w:rPr>
          <w:rFonts w:eastAsia="Calibri" w:cs="Times New Roman"/>
          <w:szCs w:val="24"/>
        </w:rPr>
        <w:t>Dileepa</w:t>
      </w:r>
      <w:proofErr w:type="spellEnd"/>
      <w:r w:rsidRPr="001666AE">
        <w:rPr>
          <w:rFonts w:eastAsia="Calibri" w:cs="Times New Roman"/>
          <w:szCs w:val="24"/>
        </w:rPr>
        <w:t xml:space="preserve"> </w:t>
      </w:r>
      <w:proofErr w:type="spellStart"/>
      <w:r w:rsidRPr="001666AE">
        <w:rPr>
          <w:rFonts w:eastAsia="Calibri" w:cs="Times New Roman"/>
          <w:szCs w:val="24"/>
        </w:rPr>
        <w:t>Jayakody</w:t>
      </w:r>
      <w:proofErr w:type="spellEnd"/>
      <w:r w:rsidRPr="001666AE">
        <w:rPr>
          <w:rFonts w:eastAsia="Calibri" w:cs="Times New Roman"/>
          <w:szCs w:val="24"/>
        </w:rPr>
        <w:t xml:space="preserve">, </w:t>
      </w:r>
      <w:proofErr w:type="spellStart"/>
      <w:r w:rsidRPr="001666AE">
        <w:rPr>
          <w:rFonts w:eastAsia="Calibri" w:cs="Times New Roman"/>
          <w:szCs w:val="24"/>
        </w:rPr>
        <w:t>Mananu</w:t>
      </w:r>
      <w:proofErr w:type="spellEnd"/>
      <w:r w:rsidRPr="001666AE">
        <w:rPr>
          <w:rFonts w:eastAsia="Calibri" w:cs="Times New Roman"/>
          <w:szCs w:val="24"/>
        </w:rPr>
        <w:t xml:space="preserve"> </w:t>
      </w:r>
      <w:proofErr w:type="spellStart"/>
      <w:r w:rsidRPr="001666AE">
        <w:rPr>
          <w:rFonts w:eastAsia="Calibri" w:cs="Times New Roman"/>
          <w:szCs w:val="24"/>
        </w:rPr>
        <w:t>Gunawardana</w:t>
      </w:r>
      <w:proofErr w:type="spellEnd"/>
      <w:r w:rsidRPr="001666AE">
        <w:rPr>
          <w:rFonts w:eastAsia="Calibri" w:cs="Times New Roman"/>
          <w:szCs w:val="24"/>
        </w:rPr>
        <w:t xml:space="preserve"> and coworkers have proposed an intelligent train tracking and management system to be implemented in Sri Lanka for the purpose of improving the existing railway transportation system. According to their study, the proposed system is a combination of technologies like Global System for Mobile Communication (GSM), Geographical Information System (GIS), Global Positioning System (GPS) and a custom software. The train location is to be identified using the Global Positioning System (GPS) technology, and for this purpose a GPS module is proposed to be installed inside the train. Furthermore, the obtained train location using the installed GPS module inside the train is proposed to be transferred to a central system using the Global System for Mobile Communication (GSM) technology. Once the data of train’s current location is received, the data is proposed to be processed using the custom software, and provide a visual positioning of train on maps using Geographical Information System (GIS) technology. In their study, they have mentioned that with the availability of this information, the administrative staff of </w:t>
      </w:r>
      <w:r w:rsidRPr="001666AE">
        <w:rPr>
          <w:rFonts w:eastAsia="Calibri" w:cs="Times New Roman"/>
          <w:szCs w:val="24"/>
        </w:rPr>
        <w:lastRenderedPageBreak/>
        <w:t>Railway Department, like train controllers would be able to obtain more accurate details about train location and hence take more accurate decisions.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Their study also shows that the collected data using the proposed system could be used for accurate scheduling considering the train arrival time and departure time at each station</w:t>
      </w:r>
      <w:r w:rsidRPr="001666AE">
        <w:rPr>
          <w:rFonts w:eastAsia="Calibri" w:cs="Times New Roman"/>
          <w:szCs w:val="24"/>
        </w:rPr>
        <w:fldChar w:fldCharType="begin"/>
      </w:r>
      <w:r w:rsidR="005644E7">
        <w:rPr>
          <w:rFonts w:eastAsia="Calibri" w:cs="Times New Roman"/>
          <w:szCs w:val="24"/>
        </w:rPr>
        <w:instrText xml:space="preserve"> ADDIN ZOTERO_ITEM CSL_CITATION {"citationID":"thaa1g45u","properties":{"formattedCitation":"(Jayakody et al., 2011)","plainCitation":"(Jayakody et al., 2011)"},"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Pr="001666AE">
        <w:rPr>
          <w:rFonts w:eastAsia="Calibri" w:cs="Times New Roman"/>
          <w:szCs w:val="24"/>
        </w:rPr>
        <w:fldChar w:fldCharType="separate"/>
      </w:r>
      <w:r w:rsidR="005644E7" w:rsidRPr="005644E7">
        <w:rPr>
          <w:rFonts w:cs="Times New Roman"/>
        </w:rPr>
        <w:t>(</w:t>
      </w:r>
      <w:proofErr w:type="spellStart"/>
      <w:r w:rsidR="005644E7" w:rsidRPr="005644E7">
        <w:rPr>
          <w:rFonts w:cs="Times New Roman"/>
        </w:rPr>
        <w:t>Jayakody</w:t>
      </w:r>
      <w:proofErr w:type="spellEnd"/>
      <w:r w:rsidR="005644E7" w:rsidRPr="005644E7">
        <w:rPr>
          <w:rFonts w:cs="Times New Roman"/>
        </w:rPr>
        <w:t xml:space="preserve"> et al., 2011)</w:t>
      </w:r>
      <w:r w:rsidRPr="001666AE">
        <w:rPr>
          <w:rFonts w:eastAsia="Calibri" w:cs="Times New Roman"/>
          <w:szCs w:val="24"/>
        </w:rPr>
        <w:fldChar w:fldCharType="end"/>
      </w:r>
      <w:r w:rsidRPr="001666AE">
        <w:rPr>
          <w:rFonts w:eastAsia="Calibri" w:cs="Times New Roman"/>
          <w:szCs w:val="24"/>
        </w:rPr>
        <w:t>.</w:t>
      </w:r>
    </w:p>
    <w:p w:rsidR="001666AE" w:rsidRPr="001666AE" w:rsidRDefault="001666AE" w:rsidP="001666AE">
      <w:pPr>
        <w:rPr>
          <w:rFonts w:eastAsia="Calibri" w:cs="Times New Roman"/>
          <w:szCs w:val="24"/>
        </w:rPr>
      </w:pPr>
      <w:r w:rsidRPr="001666AE">
        <w:rPr>
          <w:rFonts w:eastAsia="Calibri" w:cs="Times New Roman"/>
          <w:szCs w:val="24"/>
        </w:rPr>
        <w:t xml:space="preserve">This system can be considered as a comprehensive solution for the current issues observed in the train transportation system. It is proposed to facilitate the real time train tracking, and to provide collected data to the railway administration to enhance the efficiency and safety of their service. But it mainly focuses on train administrative staff rather than the passengers, and also the cost of implementation and infrastructure cost will be considerably large. Furthermore, this system should be implemented within the railway department itself. </w:t>
      </w:r>
    </w:p>
    <w:p w:rsidR="001666AE" w:rsidRPr="001666AE" w:rsidRDefault="001666AE" w:rsidP="001666AE">
      <w:pPr>
        <w:keepNext/>
        <w:keepLines/>
        <w:ind w:left="360" w:hanging="360"/>
        <w:outlineLvl w:val="1"/>
        <w:rPr>
          <w:rFonts w:eastAsia="Times New Roman" w:cs="Times New Roman"/>
          <w:b/>
          <w:color w:val="000000"/>
          <w:szCs w:val="24"/>
        </w:rPr>
      </w:pPr>
      <w:bookmarkStart w:id="1" w:name="_Toc445778321"/>
      <w:r w:rsidRPr="001666AE">
        <w:rPr>
          <w:rFonts w:eastAsia="Times New Roman" w:cs="Times New Roman"/>
          <w:b/>
          <w:color w:val="000000"/>
          <w:szCs w:val="24"/>
        </w:rPr>
        <w:t>GPS based tracking system for trains in Sri Lanka</w:t>
      </w:r>
      <w:r w:rsidRPr="001666AE">
        <w:rPr>
          <w:rFonts w:eastAsia="Times New Roman" w:cs="Times New Roman"/>
          <w:b/>
          <w:color w:val="000000"/>
          <w:szCs w:val="24"/>
        </w:rPr>
        <w:fldChar w:fldCharType="begin"/>
      </w:r>
      <w:r w:rsidR="005644E7">
        <w:rPr>
          <w:rFonts w:eastAsia="Times New Roman" w:cs="Times New Roman"/>
          <w:b/>
          <w:color w:val="000000"/>
          <w:szCs w:val="24"/>
        </w:rPr>
        <w:instrText xml:space="preserve"> ADDIN ZOTERO_ITEM CSL_CITATION {"citationID":"113i42m1q0","properties":{"formattedCitation":"(Gunasekara, 2006)","plainCitation":"(Gunasekara, 2006)"},"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Pr="001666AE">
        <w:rPr>
          <w:rFonts w:eastAsia="Times New Roman" w:cs="Times New Roman"/>
          <w:b/>
          <w:color w:val="000000"/>
          <w:szCs w:val="24"/>
        </w:rPr>
        <w:fldChar w:fldCharType="separate"/>
      </w:r>
      <w:bookmarkEnd w:id="1"/>
      <w:r w:rsidR="005644E7" w:rsidRPr="005644E7">
        <w:rPr>
          <w:rFonts w:cs="Times New Roman"/>
        </w:rPr>
        <w:t>(</w:t>
      </w:r>
      <w:proofErr w:type="spellStart"/>
      <w:r w:rsidR="005644E7" w:rsidRPr="005644E7">
        <w:rPr>
          <w:rFonts w:cs="Times New Roman"/>
        </w:rPr>
        <w:t>Gunasekara</w:t>
      </w:r>
      <w:proofErr w:type="spellEnd"/>
      <w:r w:rsidR="005644E7" w:rsidRPr="005644E7">
        <w:rPr>
          <w:rFonts w:cs="Times New Roman"/>
        </w:rPr>
        <w:t>, 2006)</w:t>
      </w:r>
      <w:r w:rsidRPr="001666AE">
        <w:rPr>
          <w:rFonts w:eastAsia="Times New Roman" w:cs="Times New Roman"/>
          <w:b/>
          <w:color w:val="000000"/>
          <w:szCs w:val="24"/>
        </w:rPr>
        <w:fldChar w:fldCharType="end"/>
      </w:r>
    </w:p>
    <w:p w:rsidR="001666AE" w:rsidRPr="001666AE" w:rsidRDefault="001666AE" w:rsidP="001666AE">
      <w:pPr>
        <w:rPr>
          <w:rFonts w:eastAsia="Calibri" w:cs="Times New Roman"/>
          <w:szCs w:val="24"/>
        </w:rPr>
      </w:pPr>
      <w:proofErr w:type="spellStart"/>
      <w:r w:rsidRPr="001666AE">
        <w:rPr>
          <w:rFonts w:eastAsia="Calibri" w:cs="Times New Roman"/>
          <w:szCs w:val="24"/>
        </w:rPr>
        <w:t>Gunasekara</w:t>
      </w:r>
      <w:proofErr w:type="spellEnd"/>
      <w:r w:rsidRPr="001666AE">
        <w:rPr>
          <w:rFonts w:eastAsia="Calibri" w:cs="Times New Roman"/>
          <w:szCs w:val="24"/>
        </w:rPr>
        <w:t>, N.S has proposed a system named “</w:t>
      </w:r>
      <w:proofErr w:type="spellStart"/>
      <w:r w:rsidRPr="001666AE">
        <w:rPr>
          <w:rFonts w:eastAsia="Calibri" w:cs="Times New Roman"/>
          <w:szCs w:val="24"/>
        </w:rPr>
        <w:t>trianTracker</w:t>
      </w:r>
      <w:proofErr w:type="spellEnd"/>
      <w:r w:rsidRPr="001666AE">
        <w:rPr>
          <w:rFonts w:eastAsia="Calibri" w:cs="Times New Roman"/>
          <w:szCs w:val="24"/>
        </w:rPr>
        <w:t>” to function as an auxiliary system inside the control center of Railway Department of Sri Lanka, for the use of internal technical staff. The system is proposed to monitor the train movements electronically using Global Positioning System (GPS) technology. In his study, he has pointed out the importance of having the exact location of a train, especially during disastrous situations. In the proposed “</w:t>
      </w:r>
      <w:proofErr w:type="spellStart"/>
      <w:r w:rsidRPr="001666AE">
        <w:rPr>
          <w:rFonts w:eastAsia="Calibri" w:cs="Times New Roman"/>
          <w:szCs w:val="24"/>
        </w:rPr>
        <w:t>trianTracker</w:t>
      </w:r>
      <w:proofErr w:type="spellEnd"/>
      <w:r w:rsidRPr="001666AE">
        <w:rPr>
          <w:rFonts w:eastAsia="Calibri" w:cs="Times New Roman"/>
          <w:szCs w:val="24"/>
        </w:rPr>
        <w:t>” system, the locations of trains are to be displayed on a digital map, for the reference of staff inside the train control center in of Railway Department of Sri Lanka. For this purpose, the retrieved location of a train using Global Positioning System (GPS) technology, is to be transferred using the Short Message Service (SMS) service of the wireless telecommunications service provider</w:t>
      </w:r>
      <w:r w:rsidRPr="001666AE">
        <w:rPr>
          <w:rFonts w:eastAsia="Calibri" w:cs="Times New Roman"/>
          <w:szCs w:val="24"/>
        </w:rPr>
        <w:fldChar w:fldCharType="begin"/>
      </w:r>
      <w:r w:rsidR="005644E7">
        <w:rPr>
          <w:rFonts w:eastAsia="Calibri" w:cs="Times New Roman"/>
          <w:szCs w:val="24"/>
        </w:rPr>
        <w:instrText xml:space="preserve"> ADDIN ZOTERO_ITEM CSL_CITATION {"citationID":"qjci6co8g","properties":{"formattedCitation":"(Gunasekara, 2006)","plainCitation":"(Gunasekara, 2006)"},"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Pr="001666AE">
        <w:rPr>
          <w:rFonts w:eastAsia="Calibri" w:cs="Times New Roman"/>
          <w:szCs w:val="24"/>
        </w:rPr>
        <w:fldChar w:fldCharType="separate"/>
      </w:r>
      <w:r w:rsidR="005644E7" w:rsidRPr="005644E7">
        <w:rPr>
          <w:rFonts w:cs="Times New Roman"/>
        </w:rPr>
        <w:t>(</w:t>
      </w:r>
      <w:proofErr w:type="spellStart"/>
      <w:r w:rsidR="005644E7" w:rsidRPr="005644E7">
        <w:rPr>
          <w:rFonts w:cs="Times New Roman"/>
        </w:rPr>
        <w:t>Gunasekara</w:t>
      </w:r>
      <w:proofErr w:type="spellEnd"/>
      <w:r w:rsidR="005644E7" w:rsidRPr="005644E7">
        <w:rPr>
          <w:rFonts w:cs="Times New Roman"/>
        </w:rPr>
        <w:t>, 2006)</w:t>
      </w:r>
      <w:r w:rsidRPr="001666AE">
        <w:rPr>
          <w:rFonts w:eastAsia="Calibri" w:cs="Times New Roman"/>
          <w:szCs w:val="24"/>
        </w:rPr>
        <w:fldChar w:fldCharType="end"/>
      </w:r>
      <w:r w:rsidRPr="001666AE">
        <w:rPr>
          <w:rFonts w:eastAsia="Calibri" w:cs="Times New Roman"/>
          <w:szCs w:val="24"/>
        </w:rPr>
        <w:t>.</w:t>
      </w:r>
    </w:p>
    <w:p w:rsidR="001666AE" w:rsidRDefault="001666AE" w:rsidP="001666AE">
      <w:pPr>
        <w:rPr>
          <w:rFonts w:eastAsia="Calibri" w:cs="Times New Roman"/>
          <w:szCs w:val="24"/>
        </w:rPr>
      </w:pPr>
      <w:r w:rsidRPr="001666AE">
        <w:rPr>
          <w:rFonts w:eastAsia="Calibri" w:cs="Times New Roman"/>
          <w:szCs w:val="24"/>
        </w:rPr>
        <w:t>The main disadvantage of the proposed system here is, it is available for the train control staff only. In this work, the train passengers have not been taken in to consideration. In contrast, the main objective of the CBTLS is to provide train location information to the general public.</w:t>
      </w:r>
    </w:p>
    <w:p w:rsidR="005644E7" w:rsidRDefault="005644E7" w:rsidP="001666AE">
      <w:pPr>
        <w:rPr>
          <w:rFonts w:eastAsia="Calibri" w:cs="Times New Roman"/>
          <w:szCs w:val="24"/>
        </w:rPr>
      </w:pPr>
    </w:p>
    <w:p w:rsidR="005644E7" w:rsidRDefault="005644E7" w:rsidP="001666AE">
      <w:pPr>
        <w:rPr>
          <w:rFonts w:eastAsia="Calibri" w:cs="Times New Roman"/>
          <w:szCs w:val="24"/>
        </w:rPr>
      </w:pPr>
      <w:r>
        <w:rPr>
          <w:rFonts w:eastAsia="Calibri" w:cs="Times New Roman"/>
          <w:szCs w:val="24"/>
        </w:rPr>
        <w:t xml:space="preserve">References:- </w:t>
      </w:r>
    </w:p>
    <w:p w:rsidR="008F3F74" w:rsidRPr="008F3F74" w:rsidRDefault="005644E7" w:rsidP="008F3F74">
      <w:pPr>
        <w:pStyle w:val="Bibliography"/>
        <w:rPr>
          <w:rFonts w:cs="Times New Roman"/>
        </w:rPr>
      </w:pPr>
      <w:r>
        <w:rPr>
          <w:rFonts w:eastAsia="Calibri"/>
        </w:rPr>
        <w:fldChar w:fldCharType="begin"/>
      </w:r>
      <w:r w:rsidR="00F04A4A">
        <w:rPr>
          <w:rFonts w:eastAsia="Calibri"/>
        </w:rPr>
        <w:instrText xml:space="preserve"> ADDIN ZOTERO_BIBL {"custom":[]} CSL_BIBLIOGRAPHY </w:instrText>
      </w:r>
      <w:r>
        <w:rPr>
          <w:rFonts w:eastAsia="Calibri"/>
        </w:rPr>
        <w:fldChar w:fldCharType="separate"/>
      </w:r>
      <w:r w:rsidR="008F3F74" w:rsidRPr="008F3F74">
        <w:rPr>
          <w:rFonts w:cs="Times New Roman"/>
        </w:rPr>
        <w:t xml:space="preserve">Chao, T.-H., Lau, B., Park, Y., 1996. Vehicle detection and </w:t>
      </w:r>
      <w:proofErr w:type="spellStart"/>
      <w:r w:rsidR="008F3F74" w:rsidRPr="008F3F74">
        <w:rPr>
          <w:rFonts w:cs="Times New Roman"/>
        </w:rPr>
        <w:t>classiffication</w:t>
      </w:r>
      <w:proofErr w:type="spellEnd"/>
      <w:r w:rsidR="008F3F74" w:rsidRPr="008F3F74">
        <w:rPr>
          <w:rFonts w:cs="Times New Roman"/>
        </w:rPr>
        <w:t xml:space="preserve"> in shadowy traffic images using wavelets and neural networks, in: SPIE Proc. Presented at the Transportation Sensors and Controls: Collision Avoidance, Traffic Management, and ITS, Boston, MA, pp. 136–147.</w:t>
      </w:r>
    </w:p>
    <w:p w:rsidR="008F3F74" w:rsidRPr="008F3F74" w:rsidRDefault="008F3F74" w:rsidP="008F3F74">
      <w:pPr>
        <w:pStyle w:val="Bibliography"/>
        <w:rPr>
          <w:rFonts w:cs="Times New Roman"/>
        </w:rPr>
      </w:pPr>
      <w:proofErr w:type="spellStart"/>
      <w:r w:rsidRPr="008F3F74">
        <w:rPr>
          <w:rFonts w:cs="Times New Roman"/>
        </w:rPr>
        <w:lastRenderedPageBreak/>
        <w:t>Coifman</w:t>
      </w:r>
      <w:proofErr w:type="spellEnd"/>
      <w:r w:rsidRPr="008F3F74">
        <w:rPr>
          <w:rFonts w:cs="Times New Roman"/>
        </w:rPr>
        <w:t xml:space="preserve">, B., </w:t>
      </w:r>
      <w:proofErr w:type="spellStart"/>
      <w:r w:rsidRPr="008F3F74">
        <w:rPr>
          <w:rFonts w:cs="Times New Roman"/>
        </w:rPr>
        <w:t>Beymer</w:t>
      </w:r>
      <w:proofErr w:type="spellEnd"/>
      <w:r w:rsidRPr="008F3F74">
        <w:rPr>
          <w:rFonts w:cs="Times New Roman"/>
        </w:rPr>
        <w:t xml:space="preserve">, D., </w:t>
      </w:r>
      <w:proofErr w:type="spellStart"/>
      <w:r w:rsidRPr="008F3F74">
        <w:rPr>
          <w:rFonts w:cs="Times New Roman"/>
        </w:rPr>
        <w:t>McLauchlan</w:t>
      </w:r>
      <w:proofErr w:type="spellEnd"/>
      <w:r w:rsidRPr="008F3F74">
        <w:rPr>
          <w:rFonts w:cs="Times New Roman"/>
        </w:rPr>
        <w:t xml:space="preserve">, P., Malik, J., 1998. A real-time computer vision system for vehicle tracking and traffic surveillance. Transp. Res. Part C </w:t>
      </w:r>
      <w:proofErr w:type="spellStart"/>
      <w:r w:rsidRPr="008F3F74">
        <w:rPr>
          <w:rFonts w:cs="Times New Roman"/>
        </w:rPr>
        <w:t>Emerg</w:t>
      </w:r>
      <w:proofErr w:type="spellEnd"/>
      <w:r w:rsidRPr="008F3F74">
        <w:rPr>
          <w:rFonts w:cs="Times New Roman"/>
        </w:rPr>
        <w:t>. Technol. 6, 271–288.</w:t>
      </w:r>
    </w:p>
    <w:p w:rsidR="008F3F74" w:rsidRPr="008F3F74" w:rsidRDefault="008F3F74" w:rsidP="008F3F74">
      <w:pPr>
        <w:pStyle w:val="Bibliography"/>
        <w:rPr>
          <w:rFonts w:cs="Times New Roman"/>
        </w:rPr>
      </w:pPr>
      <w:r w:rsidRPr="008F3F74">
        <w:rPr>
          <w:rFonts w:cs="Times New Roman"/>
        </w:rPr>
        <w:t>Dailey, D.J., Li, L., Northwest, T., others, 2000. Video image processing to create a speed sensor. Washington State Department of Transportation.</w:t>
      </w:r>
    </w:p>
    <w:p w:rsidR="008F3F74" w:rsidRPr="008F3F74" w:rsidRDefault="008F3F74" w:rsidP="008F3F74">
      <w:pPr>
        <w:pStyle w:val="Bibliography"/>
        <w:rPr>
          <w:rFonts w:cs="Times New Roman"/>
        </w:rPr>
      </w:pPr>
      <w:proofErr w:type="spellStart"/>
      <w:r w:rsidRPr="008F3F74">
        <w:rPr>
          <w:rFonts w:cs="Times New Roman"/>
        </w:rPr>
        <w:t>Gunasekara</w:t>
      </w:r>
      <w:proofErr w:type="spellEnd"/>
      <w:r w:rsidRPr="008F3F74">
        <w:rPr>
          <w:rFonts w:cs="Times New Roman"/>
        </w:rPr>
        <w:t>, N.S., 2006. GPS based tracking system for trains in Sri Lanka.</w:t>
      </w:r>
    </w:p>
    <w:p w:rsidR="008F3F74" w:rsidRPr="008F3F74" w:rsidRDefault="008F3F74" w:rsidP="008F3F74">
      <w:pPr>
        <w:pStyle w:val="Bibliography"/>
        <w:rPr>
          <w:rFonts w:cs="Times New Roman"/>
        </w:rPr>
      </w:pPr>
      <w:proofErr w:type="spellStart"/>
      <w:r w:rsidRPr="008F3F74">
        <w:rPr>
          <w:rFonts w:cs="Times New Roman"/>
        </w:rPr>
        <w:t>Jayakody</w:t>
      </w:r>
      <w:proofErr w:type="spellEnd"/>
      <w:r w:rsidRPr="008F3F74">
        <w:rPr>
          <w:rFonts w:cs="Times New Roman"/>
        </w:rPr>
        <w:t xml:space="preserve">, D., </w:t>
      </w:r>
      <w:proofErr w:type="spellStart"/>
      <w:r w:rsidRPr="008F3F74">
        <w:rPr>
          <w:rFonts w:cs="Times New Roman"/>
        </w:rPr>
        <w:t>Gunawardana</w:t>
      </w:r>
      <w:proofErr w:type="spellEnd"/>
      <w:r w:rsidRPr="008F3F74">
        <w:rPr>
          <w:rFonts w:cs="Times New Roman"/>
        </w:rPr>
        <w:t xml:space="preserve">, M., </w:t>
      </w:r>
      <w:proofErr w:type="spellStart"/>
      <w:r w:rsidRPr="008F3F74">
        <w:rPr>
          <w:rFonts w:cs="Times New Roman"/>
        </w:rPr>
        <w:t>Surendra</w:t>
      </w:r>
      <w:proofErr w:type="spellEnd"/>
      <w:r w:rsidRPr="008F3F74">
        <w:rPr>
          <w:rFonts w:cs="Times New Roman"/>
        </w:rPr>
        <w:t xml:space="preserve">, N.W., </w:t>
      </w:r>
      <w:proofErr w:type="spellStart"/>
      <w:r w:rsidRPr="008F3F74">
        <w:rPr>
          <w:rFonts w:cs="Times New Roman"/>
        </w:rPr>
        <w:t>Jayasekara</w:t>
      </w:r>
      <w:proofErr w:type="spellEnd"/>
      <w:r w:rsidRPr="008F3F74">
        <w:rPr>
          <w:rFonts w:cs="Times New Roman"/>
        </w:rPr>
        <w:t xml:space="preserve">, D.G., </w:t>
      </w:r>
      <w:proofErr w:type="spellStart"/>
      <w:r w:rsidRPr="008F3F74">
        <w:rPr>
          <w:rFonts w:cs="Times New Roman"/>
        </w:rPr>
        <w:t>Upendra</w:t>
      </w:r>
      <w:proofErr w:type="spellEnd"/>
      <w:r w:rsidRPr="008F3F74">
        <w:rPr>
          <w:rFonts w:cs="Times New Roman"/>
        </w:rPr>
        <w:t xml:space="preserve">, C., De Silva, R., 2011. GPS/GSM based train tracking system – utilizing mobile networks to support public transportation. </w:t>
      </w:r>
      <w:proofErr w:type="spellStart"/>
      <w:r w:rsidRPr="008F3F74">
        <w:rPr>
          <w:rFonts w:cs="Times New Roman"/>
        </w:rPr>
        <w:t>Phanindhra</w:t>
      </w:r>
      <w:proofErr w:type="spellEnd"/>
      <w:r w:rsidRPr="008F3F74">
        <w:rPr>
          <w:rFonts w:cs="Times New Roman"/>
        </w:rPr>
        <w:t xml:space="preserve"> </w:t>
      </w:r>
      <w:proofErr w:type="spellStart"/>
      <w:r w:rsidRPr="008F3F74">
        <w:rPr>
          <w:rFonts w:cs="Times New Roman"/>
        </w:rPr>
        <w:t>Nath</w:t>
      </w:r>
      <w:proofErr w:type="spellEnd"/>
      <w:r w:rsidRPr="008F3F74">
        <w:rPr>
          <w:rFonts w:cs="Times New Roman"/>
        </w:rPr>
        <w:t>.</w:t>
      </w:r>
    </w:p>
    <w:p w:rsidR="005644E7" w:rsidRPr="001666AE" w:rsidRDefault="005644E7" w:rsidP="001666AE">
      <w:pPr>
        <w:rPr>
          <w:rFonts w:eastAsia="Calibri" w:cs="Times New Roman"/>
          <w:szCs w:val="24"/>
        </w:rPr>
      </w:pPr>
      <w:r>
        <w:rPr>
          <w:rFonts w:eastAsia="Calibri" w:cs="Times New Roman"/>
          <w:szCs w:val="24"/>
        </w:rPr>
        <w:fldChar w:fldCharType="end"/>
      </w:r>
    </w:p>
    <w:sectPr w:rsidR="005644E7" w:rsidRPr="001666AE" w:rsidSect="00DE01F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7435AA"/>
    <w:multiLevelType w:val="multilevel"/>
    <w:tmpl w:val="E132CA94"/>
    <w:lvl w:ilvl="0">
      <w:start w:val="1"/>
      <w:numFmt w:val="decimal"/>
      <w:pStyle w:val="cbtlssubheadlevel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55073661"/>
    <w:multiLevelType w:val="hybridMultilevel"/>
    <w:tmpl w:val="D90C6332"/>
    <w:lvl w:ilvl="0" w:tplc="796E11F8">
      <w:start w:val="1"/>
      <w:numFmt w:val="decimal"/>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654895"/>
    <w:multiLevelType w:val="hybridMultilevel"/>
    <w:tmpl w:val="65AE57B2"/>
    <w:lvl w:ilvl="0" w:tplc="1A6AA6F6">
      <w:start w:val="1"/>
      <w:numFmt w:val="decimal"/>
      <w:lvlText w:val="7.%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89087A"/>
    <w:multiLevelType w:val="hybridMultilevel"/>
    <w:tmpl w:val="C71E8456"/>
    <w:lvl w:ilvl="0" w:tplc="51406BC4">
      <w:start w:val="1"/>
      <w:numFmt w:val="decimal"/>
      <w:lvlText w:val="8.%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616489"/>
    <w:multiLevelType w:val="multilevel"/>
    <w:tmpl w:val="5994FA42"/>
    <w:lvl w:ilvl="0">
      <w:start w:val="1"/>
      <w:numFmt w:val="decimal"/>
      <w:pStyle w:val="c6customheadleve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2480568"/>
    <w:multiLevelType w:val="hybridMultilevel"/>
    <w:tmpl w:val="47EED494"/>
    <w:lvl w:ilvl="0" w:tplc="D3446B80">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1"/>
  </w:num>
  <w:num w:numId="4">
    <w:abstractNumId w:val="2"/>
  </w:num>
  <w:num w:numId="5">
    <w:abstractNumId w:val="3"/>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191"/>
    <w:rsid w:val="00025CE0"/>
    <w:rsid w:val="0006192B"/>
    <w:rsid w:val="00090A20"/>
    <w:rsid w:val="000B3FBC"/>
    <w:rsid w:val="001666AE"/>
    <w:rsid w:val="00182DC0"/>
    <w:rsid w:val="002E67C7"/>
    <w:rsid w:val="00423F93"/>
    <w:rsid w:val="00482A76"/>
    <w:rsid w:val="005644E7"/>
    <w:rsid w:val="005F1211"/>
    <w:rsid w:val="00621F7A"/>
    <w:rsid w:val="00626751"/>
    <w:rsid w:val="00662D3A"/>
    <w:rsid w:val="007F2B99"/>
    <w:rsid w:val="00825AC1"/>
    <w:rsid w:val="00896997"/>
    <w:rsid w:val="008F3F74"/>
    <w:rsid w:val="00991584"/>
    <w:rsid w:val="009B43F8"/>
    <w:rsid w:val="009C1D1B"/>
    <w:rsid w:val="009D0F99"/>
    <w:rsid w:val="00A01F35"/>
    <w:rsid w:val="00AB2591"/>
    <w:rsid w:val="00AD7FD1"/>
    <w:rsid w:val="00BE77F0"/>
    <w:rsid w:val="00C40413"/>
    <w:rsid w:val="00C465FB"/>
    <w:rsid w:val="00C729C5"/>
    <w:rsid w:val="00CD6191"/>
    <w:rsid w:val="00D54833"/>
    <w:rsid w:val="00DE01F0"/>
    <w:rsid w:val="00E02D9C"/>
    <w:rsid w:val="00F04A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1AD509-E5F1-421E-AAA2-952461DD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heme="minorHAnsi" w:hAnsi="Georgia"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5FB"/>
    <w:pPr>
      <w:spacing w:before="120" w:after="120" w:line="360" w:lineRule="auto"/>
      <w:jc w:val="both"/>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autoRedefine/>
    <w:uiPriority w:val="39"/>
    <w:semiHidden/>
    <w:unhideWhenUsed/>
    <w:qFormat/>
    <w:rsid w:val="00D54833"/>
    <w:pPr>
      <w:spacing w:after="100"/>
      <w:ind w:left="880"/>
    </w:pPr>
    <w:rPr>
      <w:b/>
    </w:rPr>
  </w:style>
  <w:style w:type="paragraph" w:customStyle="1" w:styleId="cbtlssubheadlevel1">
    <w:name w:val="cbtls_sub_head_level_1"/>
    <w:basedOn w:val="Normal"/>
    <w:link w:val="cbtlssubheadlevel1Char"/>
    <w:autoRedefine/>
    <w:qFormat/>
    <w:rsid w:val="00D54833"/>
    <w:pPr>
      <w:keepNext/>
      <w:keepLines/>
      <w:numPr>
        <w:numId w:val="2"/>
      </w:numPr>
      <w:ind w:left="360" w:hanging="360"/>
      <w:outlineLvl w:val="0"/>
    </w:pPr>
    <w:rPr>
      <w:rFonts w:eastAsiaTheme="majorEastAsia" w:cstheme="majorBidi"/>
      <w:b/>
      <w:szCs w:val="32"/>
    </w:rPr>
  </w:style>
  <w:style w:type="character" w:customStyle="1" w:styleId="cbtlssubheadlevel1Char">
    <w:name w:val="cbtls_sub_head_level_1 Char"/>
    <w:basedOn w:val="DefaultParagraphFont"/>
    <w:link w:val="cbtlssubheadlevel1"/>
    <w:rsid w:val="00D54833"/>
    <w:rPr>
      <w:rFonts w:ascii="Times New Roman" w:eastAsiaTheme="majorEastAsia" w:hAnsi="Times New Roman" w:cstheme="majorBidi"/>
      <w:b/>
      <w:sz w:val="24"/>
      <w:szCs w:val="32"/>
    </w:rPr>
  </w:style>
  <w:style w:type="paragraph" w:customStyle="1" w:styleId="c6customheadlevel2">
    <w:name w:val="c6_custom_head_level_2"/>
    <w:basedOn w:val="Normal"/>
    <w:link w:val="c6customheadlevel2Char"/>
    <w:autoRedefine/>
    <w:qFormat/>
    <w:rsid w:val="00182DC0"/>
    <w:pPr>
      <w:keepNext/>
      <w:keepLines/>
      <w:numPr>
        <w:numId w:val="6"/>
      </w:numPr>
      <w:ind w:left="360" w:hanging="360"/>
      <w:outlineLvl w:val="0"/>
    </w:pPr>
    <w:rPr>
      <w:rFonts w:eastAsiaTheme="majorEastAsia" w:cstheme="majorBidi"/>
      <w:b/>
      <w:szCs w:val="32"/>
    </w:rPr>
  </w:style>
  <w:style w:type="character" w:customStyle="1" w:styleId="c6customheadlevel2Char">
    <w:name w:val="c6_custom_head_level_2 Char"/>
    <w:basedOn w:val="DefaultParagraphFont"/>
    <w:link w:val="c6customheadlevel2"/>
    <w:rsid w:val="00182DC0"/>
    <w:rPr>
      <w:rFonts w:ascii="Times New Roman" w:eastAsiaTheme="majorEastAsia" w:hAnsi="Times New Roman" w:cstheme="majorBidi"/>
      <w:b/>
      <w:sz w:val="24"/>
      <w:szCs w:val="32"/>
    </w:rPr>
  </w:style>
  <w:style w:type="paragraph" w:customStyle="1" w:styleId="c7customheadlevel2">
    <w:name w:val="c7_custom_head_level_2"/>
    <w:basedOn w:val="c6customheadlevel2"/>
    <w:link w:val="c7customheadlevel2Char"/>
    <w:autoRedefine/>
    <w:qFormat/>
    <w:rsid w:val="00182DC0"/>
    <w:pPr>
      <w:numPr>
        <w:numId w:val="0"/>
      </w:numPr>
      <w:tabs>
        <w:tab w:val="num" w:pos="720"/>
      </w:tabs>
      <w:ind w:left="720" w:hanging="720"/>
    </w:pPr>
  </w:style>
  <w:style w:type="character" w:customStyle="1" w:styleId="c7customheadlevel2Char">
    <w:name w:val="c7_custom_head_level_2 Char"/>
    <w:basedOn w:val="c6customheadlevel2Char"/>
    <w:link w:val="c7customheadlevel2"/>
    <w:rsid w:val="00182DC0"/>
    <w:rPr>
      <w:rFonts w:ascii="Times New Roman" w:eastAsiaTheme="majorEastAsia" w:hAnsi="Times New Roman" w:cstheme="majorBidi"/>
      <w:b/>
      <w:sz w:val="24"/>
      <w:szCs w:val="32"/>
    </w:rPr>
  </w:style>
  <w:style w:type="paragraph" w:customStyle="1" w:styleId="c8customheadlevel2">
    <w:name w:val="c8_custom_head_level_2"/>
    <w:basedOn w:val="c7customheadlevel2"/>
    <w:link w:val="c8customheadlevel2Char"/>
    <w:autoRedefine/>
    <w:qFormat/>
    <w:rsid w:val="00182DC0"/>
  </w:style>
  <w:style w:type="character" w:customStyle="1" w:styleId="c8customheadlevel2Char">
    <w:name w:val="c8_custom_head_level_2 Char"/>
    <w:basedOn w:val="c7customheadlevel2Char"/>
    <w:link w:val="c8customheadlevel2"/>
    <w:rsid w:val="00182DC0"/>
    <w:rPr>
      <w:rFonts w:ascii="Times New Roman" w:eastAsiaTheme="majorEastAsia" w:hAnsi="Times New Roman" w:cstheme="majorBidi"/>
      <w:b/>
      <w:sz w:val="24"/>
      <w:szCs w:val="32"/>
    </w:rPr>
  </w:style>
  <w:style w:type="character" w:styleId="Strong">
    <w:name w:val="Strong"/>
    <w:basedOn w:val="DefaultParagraphFont"/>
    <w:uiPriority w:val="22"/>
    <w:qFormat/>
    <w:rsid w:val="00AB2591"/>
    <w:rPr>
      <w:b/>
      <w:bCs/>
    </w:rPr>
  </w:style>
  <w:style w:type="table" w:styleId="TableGrid">
    <w:name w:val="Table Grid"/>
    <w:basedOn w:val="TableNormal"/>
    <w:uiPriority w:val="39"/>
    <w:rsid w:val="00662D3A"/>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644E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PwC">
  <a:themeElements>
    <a:clrScheme name="PwC Orange">
      <a:dk1>
        <a:srgbClr val="000000"/>
      </a:dk1>
      <a:lt1>
        <a:srgbClr val="FFFFFF"/>
      </a:lt1>
      <a:dk2>
        <a:srgbClr val="DC6900"/>
      </a:dk2>
      <a:lt2>
        <a:srgbClr val="FFFFFF"/>
      </a:lt2>
      <a:accent1>
        <a:srgbClr val="DC6900"/>
      </a:accent1>
      <a:accent2>
        <a:srgbClr val="FFB600"/>
      </a:accent2>
      <a:accent3>
        <a:srgbClr val="602320"/>
      </a:accent3>
      <a:accent4>
        <a:srgbClr val="E27588"/>
      </a:accent4>
      <a:accent5>
        <a:srgbClr val="A32020"/>
      </a:accent5>
      <a:accent6>
        <a:srgbClr val="E0301E"/>
      </a:accent6>
      <a:hlink>
        <a:srgbClr val="0000FF"/>
      </a:hlink>
      <a:folHlink>
        <a:srgbClr val="0000FF"/>
      </a:folHlink>
    </a:clrScheme>
    <a:fontScheme name="PwC">
      <a:majorFont>
        <a:latin typeface="Georgia"/>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ltGray">
        <a:solidFill>
          <a:schemeClr val="tx2"/>
        </a:solidFill>
        <a:ln w="3175"/>
      </a:spPr>
      <a:bodyPr rtlCol="0" anchor="ctr"/>
      <a:lstStyle>
        <a:defPPr algn="ctr">
          <a:defRPr dirty="0" err="1" smtClean="0">
            <a:solidFill>
              <a:schemeClr val="bg1"/>
            </a:solidFill>
            <a:latin typeface="Georgia" pitchFamily="18" charset="0"/>
          </a:defRPr>
        </a:defPPr>
      </a:lstStyle>
      <a:style>
        <a:lnRef idx="2">
          <a:schemeClr val="accent1">
            <a:shade val="50000"/>
          </a:schemeClr>
        </a:lnRef>
        <a:fillRef idx="1">
          <a:schemeClr val="accent1"/>
        </a:fillRef>
        <a:effectRef idx="0">
          <a:schemeClr val="accent1"/>
        </a:effectRef>
        <a:fontRef idx="minor">
          <a:schemeClr val="lt1"/>
        </a:fontRef>
      </a:style>
    </a:spDef>
    <a:txDef>
      <a:spPr>
        <a:noFill/>
      </a:spPr>
      <a:bodyPr wrap="square" lIns="0" tIns="0" rIns="0" bIns="0" rtlCol="0">
        <a:noAutofit/>
      </a:bodyPr>
      <a:lstStyle>
        <a:defPPr indent="-274320">
          <a:spcAft>
            <a:spcPts val="900"/>
          </a:spcAft>
          <a:defRPr sz="2000" dirty="0" err="1" smtClean="0">
            <a:latin typeface="Georgia" pitchFamily="18" charset="0"/>
          </a:defRPr>
        </a:defPPr>
      </a:lst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TotalTime>
  <Pages>5</Pages>
  <Words>3164</Words>
  <Characters>1803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PricewaterhouseCoopers</Company>
  <LinksUpToDate>false</LinksUpToDate>
  <CharactersWithSpaces>21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cp:lastModifiedBy>
  <cp:revision>35</cp:revision>
  <dcterms:created xsi:type="dcterms:W3CDTF">2016-03-30T11:17:00Z</dcterms:created>
  <dcterms:modified xsi:type="dcterms:W3CDTF">2016-04-06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LTqO7WT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